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r>
        <w:rPr>
          <w:b/>
          <w:bCs/>
          <w:lang w:val="en-US"/>
        </w:rPr>
        <w:t>ønderskov</w:t>
      </w:r>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r w:rsidR="009432A7">
        <w:rPr>
          <w:lang w:val="en-US"/>
        </w:rPr>
        <w:t>øgsvej,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603D5919"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 xml:space="preserve">over three growing seasons in Denmark. </w:t>
      </w:r>
      <w:r w:rsidR="00842881">
        <w:rPr>
          <w:lang w:val="en-US"/>
        </w:rPr>
        <w:t>Thirty management</w:t>
      </w:r>
      <w:r w:rsidR="00604776">
        <w:rPr>
          <w:lang w:val="en-US"/>
        </w:rPr>
        <w:t xml:space="preserve"> systems</w:t>
      </w:r>
      <w:r w:rsidR="00842881">
        <w:rPr>
          <w:lang w:val="en-US"/>
        </w:rPr>
        <w:t xml:space="preserve"> applied to </w:t>
      </w:r>
      <w:r w:rsidR="00842881">
        <w:rPr>
          <w:lang w:val="en-US"/>
        </w:rPr>
        <w:t xml:space="preserve">a 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xml:space="preserve"> cash crop sequence</w:t>
      </w:r>
      <w:r w:rsidR="00842881">
        <w:rPr>
          <w:lang w:val="en-US"/>
        </w:rPr>
        <w:t>.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Lolium perenne</w:t>
      </w:r>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MixE)</w:t>
      </w:r>
      <w:r w:rsidR="00274552" w:rsidRPr="00AE1EFC">
        <w:rPr>
          <w:lang w:val="en-US"/>
        </w:rPr>
        <w:t xml:space="preserve"> and mid-season</w:t>
      </w:r>
      <w:r w:rsidR="00274552">
        <w:rPr>
          <w:lang w:val="en-US"/>
        </w:rPr>
        <w:t xml:space="preserve"> (MixM)</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RadM)</w:t>
      </w:r>
      <w:r w:rsidR="00274552" w:rsidRPr="00AE1EFC">
        <w:rPr>
          <w:lang w:val="en-US"/>
        </w:rPr>
        <w:t xml:space="preserve"> and post-harvest</w:t>
      </w:r>
      <w:r w:rsidR="00274552">
        <w:rPr>
          <w:lang w:val="en-US"/>
        </w:rPr>
        <w:t xml:space="preserve"> (RadL)</w:t>
      </w:r>
      <w:r w:rsidR="00274552" w:rsidRPr="00AE1EFC">
        <w:rPr>
          <w:lang w:val="en-US"/>
        </w:rPr>
        <w:t>, and a no-cover control</w:t>
      </w:r>
      <w:r w:rsidR="00274552">
        <w:rPr>
          <w:lang w:val="en-US"/>
        </w:rPr>
        <w:t xml:space="preserve"> (NoCC)</w:t>
      </w:r>
      <w:r w:rsidR="00274552" w:rsidRPr="00AE1EFC">
        <w:rPr>
          <w:lang w:val="en-US"/>
        </w:rPr>
        <w:t>]</w:t>
      </w:r>
      <w:r w:rsidR="00DE4D97">
        <w:rPr>
          <w:lang w:val="en-US"/>
        </w:rPr>
        <w:t xml:space="preserve"> implemented in </w:t>
      </w:r>
      <w:r w:rsidR="00DE4D97">
        <w:rPr>
          <w:lang w:val="en-US"/>
        </w:rPr>
        <w:t xml:space="preserve">all combinations of </w:t>
      </w:r>
      <w:r w:rsidR="00DE4D97" w:rsidRPr="00AE1EFC">
        <w:rPr>
          <w:lang w:val="en-US"/>
        </w:rPr>
        <w:t xml:space="preserve">three </w:t>
      </w:r>
      <w:r w:rsidR="00DE4D97">
        <w:rPr>
          <w:lang w:val="en-US"/>
        </w:rPr>
        <w:t>tillages</w:t>
      </w:r>
      <w:r w:rsidR="00DE4D97" w:rsidRPr="00AE1EFC">
        <w:rPr>
          <w:lang w:val="en-US"/>
        </w:rPr>
        <w:t xml:space="preserve"> (no-till, surface, inversion)</w:t>
      </w:r>
      <w:r w:rsidR="00DE4D97">
        <w:rPr>
          <w:lang w:val="en-US"/>
        </w:rPr>
        <w:t xml:space="preserve"> and</w:t>
      </w:r>
      <w:r w:rsidR="00DE4D97">
        <w:rPr>
          <w:lang w:val="en-US"/>
        </w:rPr>
        <w:t xml:space="preserve"> </w:t>
      </w:r>
      <w:r w:rsidR="00DE4D97" w:rsidRPr="00AE1EFC">
        <w:rPr>
          <w:lang w:val="en-US"/>
        </w:rPr>
        <w:t>two residu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biomass, </w:t>
      </w:r>
      <w:r w:rsidR="00CC1AAD">
        <w:rPr>
          <w:lang w:val="en-US"/>
        </w:rPr>
        <w:t xml:space="preserve">fall </w:t>
      </w:r>
      <w:r w:rsidRPr="00AE1EFC">
        <w:rPr>
          <w:lang w:val="en-US"/>
        </w:rPr>
        <w:t>plant cover</w:t>
      </w:r>
      <w:r w:rsidR="00CC1AAD">
        <w:rPr>
          <w:lang w:val="en-US"/>
        </w:rPr>
        <w:t xml:space="preserve"> by species</w:t>
      </w:r>
      <w:r w:rsidRPr="00AE1EFC">
        <w:rPr>
          <w:lang w:val="en-US"/>
        </w:rPr>
        <w:t xml:space="preserve">, and spring </w:t>
      </w:r>
      <w:r w:rsidR="00604776">
        <w:rPr>
          <w:lang w:val="en-US"/>
        </w:rPr>
        <w:t>weed</w:t>
      </w:r>
      <w:r w:rsidR="00CC1AAD">
        <w:rPr>
          <w:lang w:val="en-US"/>
        </w:rPr>
        <w:t xml:space="preserve"> species</w:t>
      </w:r>
      <w:r w:rsidRPr="00AE1EFC">
        <w:rPr>
          <w:lang w:val="en-US"/>
        </w:rPr>
        <w:t xml:space="preserve"> counts</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commentRangeStart w:id="1"/>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r w:rsidR="00C10FAD">
        <w:rPr>
          <w:lang w:val="en-US"/>
        </w:rPr>
        <w:t>NoCC, while the mixtures did not</w:t>
      </w:r>
      <w:r w:rsidRPr="00AE1EFC">
        <w:rPr>
          <w:lang w:val="en-US"/>
        </w:rPr>
        <w:t xml:space="preserve">. </w:t>
      </w:r>
      <w:r w:rsidR="00604776">
        <w:rPr>
          <w:lang w:val="en-US"/>
        </w:rPr>
        <w:t xml:space="preserve">In both </w:t>
      </w:r>
      <w:r w:rsidR="005F1FF2">
        <w:rPr>
          <w:lang w:val="en-US"/>
        </w:rPr>
        <w:t xml:space="preserve">falls, </w:t>
      </w:r>
      <w:r w:rsidR="00604776">
        <w:rPr>
          <w:lang w:val="en-US"/>
        </w:rPr>
        <w:t>cover crop contributions to fall biomass/coverage were above &gt;50% only in the</w:t>
      </w:r>
      <w:r w:rsidR="009A7EA2">
        <w:rPr>
          <w:lang w:val="en-US"/>
        </w:rPr>
        <w:t xml:space="preserve"> RadM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r w:rsidR="00A62539">
        <w:rPr>
          <w:lang w:val="en-US"/>
        </w:rPr>
        <w:t>RadM</w:t>
      </w:r>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NoCC</w:t>
      </w:r>
      <w:r w:rsidR="001C52EB">
        <w:rPr>
          <w:lang w:val="en-US"/>
        </w:rPr>
        <w:t xml:space="preserve">, but </w:t>
      </w:r>
      <w:r w:rsidR="00733FC7">
        <w:rPr>
          <w:lang w:val="en-US"/>
        </w:rPr>
        <w:t xml:space="preserve">had no change in </w:t>
      </w:r>
      <w:r w:rsidR="001C52EB">
        <w:rPr>
          <w:lang w:val="en-US"/>
        </w:rPr>
        <w:t>pesticide loads</w:t>
      </w:r>
      <w:r w:rsidRPr="00AE1EFC">
        <w:rPr>
          <w:lang w:val="en-US"/>
        </w:rPr>
        <w:t xml:space="preserve">. In contrast, </w:t>
      </w:r>
      <w:r w:rsidR="001C52EB">
        <w:rPr>
          <w:lang w:val="en-US"/>
        </w:rPr>
        <w:t xml:space="preserve">while </w:t>
      </w:r>
      <w:r w:rsidR="00A62539">
        <w:rPr>
          <w:lang w:val="en-US"/>
        </w:rPr>
        <w:t xml:space="preserve">MixE </w:t>
      </w:r>
      <w:r w:rsidR="001C52EB">
        <w:rPr>
          <w:lang w:val="en-US"/>
        </w:rPr>
        <w:t xml:space="preserve">reduced pesticide loads compared to NoCC, it also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DE4D97">
        <w:rPr>
          <w:lang w:val="en-US"/>
        </w:rPr>
        <w:t xml:space="preserve"> corresponding to 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w:t>
      </w:r>
      <w:commentRangeEnd w:id="1"/>
      <w:r w:rsidR="000043B8">
        <w:rPr>
          <w:rStyle w:val="CommentReference"/>
        </w:rPr>
        <w:commentReference w:id="1"/>
      </w:r>
      <w:r w:rsidR="001C52EB">
        <w:rPr>
          <w:lang w:val="en-US"/>
        </w:rPr>
        <w:t xml:space="preserve"> </w:t>
      </w:r>
      <w:r w:rsidRPr="00AE1EFC">
        <w:rPr>
          <w:lang w:val="en-US"/>
        </w:rPr>
        <w:t xml:space="preserve">Overall, </w:t>
      </w:r>
      <w:r w:rsidR="00A62539">
        <w:rPr>
          <w:lang w:val="en-US"/>
        </w:rPr>
        <w:t xml:space="preserve">in our study we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w:t>
      </w:r>
      <w:r w:rsidR="005F1FF2">
        <w:rPr>
          <w:lang w:val="en-US"/>
        </w:rPr>
        <w:t>require additional management compared to NoCC</w:t>
      </w:r>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proofErr w:type="gramStart"/>
      <w:r w:rsidRPr="00045088">
        <w:rPr>
          <w:b/>
          <w:bCs/>
        </w:rPr>
        <w:t>1  INTRODUCTION</w:t>
      </w:r>
      <w:proofErr w:type="gramEnd"/>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w:t>
      </w:r>
      <w:r w:rsidRPr="006C3DC0">
        <w:rPr>
          <w:lang w:val="en-US"/>
        </w:rPr>
        <w:lastRenderedPageBreak/>
        <w:t xml:space="preserve">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E7A17D3" w:rsidR="00E41219" w:rsidRDefault="006C3DC0" w:rsidP="00E41219">
      <w:pPr>
        <w:spacing w:line="360" w:lineRule="auto"/>
      </w:pPr>
      <w:r w:rsidRPr="006C3DC0">
        <w:rPr>
          <w:lang w:val="en-US"/>
        </w:rPr>
        <w:t>In agricultural systems that utilize tillage and/or herbicides, studies have found fall cover cropping has a minimal impact on subsequent weed pressur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E75CD1">
        <w:rPr>
          <w:lang w:val="en-US"/>
        </w:rPr>
        <w:t xml:space="preserve"> - t</w:t>
      </w:r>
      <w:r w:rsidR="00E41219" w:rsidRPr="006C3DC0">
        <w:rPr>
          <w:lang w:val="en-US"/>
        </w:rPr>
        <w:t>hey may serve as important promotors of plant diversity</w:t>
      </w:r>
      <w:r w:rsidR="0062645F">
        <w:rPr>
          <w:lang w:val="en-US"/>
        </w:rPr>
        <w:t xml:space="preserve"> conservation</w:t>
      </w:r>
      <w:r w:rsidR="00E41219" w:rsidRPr="006C3DC0">
        <w:rPr>
          <w:lang w:val="en-US"/>
        </w:rPr>
        <w:t xml:space="preserve">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Blaix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62645F">
        <w:rPr>
          <w:lang w:val="en-US"/>
        </w:rPr>
        <w:t>However, t</w:t>
      </w:r>
      <w:r w:rsidR="00E41219">
        <w:rPr>
          <w:lang w:val="en-US"/>
        </w:rPr>
        <w:t xml:space="preserve">he potential </w:t>
      </w:r>
      <w:r w:rsidR="0062645F">
        <w:rPr>
          <w:lang w:val="en-US"/>
        </w:rPr>
        <w:t xml:space="preserve">to compromise future </w:t>
      </w:r>
      <w:r w:rsidR="00E41219">
        <w:rPr>
          <w:lang w:val="en-US"/>
        </w:rPr>
        <w:t xml:space="preserve">agronomic </w:t>
      </w:r>
      <w:r w:rsidR="0062645F">
        <w:rPr>
          <w:lang w:val="en-US"/>
        </w:rPr>
        <w:t>productivity</w:t>
      </w:r>
      <w:r w:rsidR="00E41219">
        <w:rPr>
          <w:lang w:val="en-US"/>
        </w:rPr>
        <w:t xml:space="preserve"> must also be </w:t>
      </w:r>
      <w:proofErr w:type="gramStart"/>
      <w:r w:rsidR="00E41219">
        <w:rPr>
          <w:lang w:val="en-US"/>
        </w:rPr>
        <w:t>taken into account</w:t>
      </w:r>
      <w:proofErr w:type="gramEnd"/>
      <w:r w:rsidR="00E41219">
        <w:rPr>
          <w:lang w:val="en-US"/>
        </w:rPr>
        <w:t xml:space="preserve">, considering both </w:t>
      </w:r>
      <w:r w:rsidR="0062645F">
        <w:rPr>
          <w:lang w:val="en-US"/>
        </w:rPr>
        <w:t>xx (current?)</w:t>
      </w:r>
      <w:r w:rsidR="00E41219">
        <w:rPr>
          <w:lang w:val="en-US"/>
        </w:rPr>
        <w:t xml:space="preserve"> risks and legacies of risk (CITE). </w:t>
      </w:r>
      <w:r w:rsidR="00E41219">
        <w:t xml:space="preserve">The lack of a universally accepted methodology </w:t>
      </w:r>
      <w:r w:rsidR="00CF1E52">
        <w:t xml:space="preserve">for estimating the potential values and harms of non-crop vegetation </w:t>
      </w:r>
      <w:r w:rsidR="00E41219">
        <w:t>precludes comparisons between studies, but within the context of a single study, a given approach may provide useful insight (</w:t>
      </w:r>
      <w:r w:rsidR="00CF1E52">
        <w:t>cite Marco’s paper</w:t>
      </w:r>
      <w:r w:rsidR="00E41219">
        <w:t>).</w:t>
      </w:r>
      <w:r w:rsidR="00CF1E52">
        <w:t xml:space="preserve"> </w:t>
      </w:r>
      <w:r w:rsidR="00CF1E52">
        <w:rPr>
          <w:lang w:val="en-US"/>
        </w:rPr>
        <w:t xml:space="preserve">Several frameworks have been proposed, but each presents limitations based on data availability, generalizability, and the desired outcomes </w:t>
      </w:r>
      <w:r w:rsidR="00CF1E52" w:rsidRPr="006C3DC0">
        <w:rPr>
          <w:lang w:val="en-US"/>
        </w:rPr>
        <w:fldChar w:fldCharType="begin"/>
      </w:r>
      <w:r w:rsidR="00CF1E52"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CF1E52" w:rsidRPr="006C3DC0">
        <w:rPr>
          <w:lang w:val="en-US"/>
        </w:rPr>
        <w:fldChar w:fldCharType="separate"/>
      </w:r>
      <w:r w:rsidR="00CF1E52" w:rsidRPr="006C3DC0">
        <w:rPr>
          <w:lang w:val="en-US"/>
        </w:rPr>
        <w:t>(Esposito et al., 2023; Petit et al., 2011; Storkey and Westbury, 2007)</w:t>
      </w:r>
      <w:r w:rsidR="00CF1E52" w:rsidRPr="006C3DC0">
        <w:fldChar w:fldCharType="end"/>
      </w:r>
      <w:r w:rsidR="00CF1E52">
        <w:t>. The goals of the study must therefore be clearly articulated before application of a given method.</w:t>
      </w:r>
      <w:r w:rsidR="00E41219">
        <w:t xml:space="preserve"> </w:t>
      </w:r>
    </w:p>
    <w:p w14:paraId="07EE6281" w14:textId="745564EE"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lastRenderedPageBreak/>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0D17280D" w:rsidR="001A1339" w:rsidRPr="006C3DC0" w:rsidRDefault="001A1339" w:rsidP="006F3CE0">
      <w:pPr>
        <w:numPr>
          <w:ilvl w:val="0"/>
          <w:numId w:val="1"/>
        </w:numPr>
        <w:spacing w:line="360" w:lineRule="auto"/>
        <w:rPr>
          <w:lang w:val="en-US"/>
        </w:rPr>
      </w:pPr>
      <w:r>
        <w:rPr>
          <w:lang w:val="en-US"/>
        </w:rPr>
        <w:t>Pesticide loads</w:t>
      </w:r>
    </w:p>
    <w:p w14:paraId="4021A756" w14:textId="21637CFF"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supplemental </w:t>
      </w:r>
      <w:proofErr w:type="gramStart"/>
      <w:r w:rsidR="006C3DC0" w:rsidRPr="006C3DC0">
        <w:rPr>
          <w:lang w:val="en-US"/>
        </w:rPr>
        <w:t>material, but</w:t>
      </w:r>
      <w:proofErr w:type="gramEnd"/>
      <w:r w:rsidR="006C3DC0" w:rsidRPr="006C3DC0">
        <w:rPr>
          <w:lang w:val="en-US"/>
        </w:rPr>
        <w:t xml:space="preserve"> exclude that information from this analysis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proofErr w:type="gramStart"/>
      <w:r w:rsidRPr="003C7F19">
        <w:rPr>
          <w:b/>
          <w:bCs/>
        </w:rPr>
        <w:t xml:space="preserve">2  </w:t>
      </w:r>
      <w:r w:rsidR="00BA7F3D" w:rsidRPr="003C7F19">
        <w:rPr>
          <w:b/>
          <w:bCs/>
        </w:rPr>
        <w:t>MATERIALS</w:t>
      </w:r>
      <w:proofErr w:type="gramEnd"/>
      <w:r w:rsidR="00BA7F3D" w:rsidRPr="003C7F19">
        <w:rPr>
          <w:b/>
          <w:bCs/>
        </w:rPr>
        <w:t xml:space="preserve">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5EBCB9A6"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w:t>
      </w:r>
      <w:proofErr w:type="gramStart"/>
      <w:r w:rsidR="00DA570F">
        <w:rPr>
          <w:lang w:val="en-US"/>
        </w:rPr>
        <w:t>8.9</w:t>
      </w:r>
      <w:proofErr w:type="gramEnd"/>
      <w:r w:rsidR="00DA570F">
        <w:rPr>
          <w:lang w:val="en-US"/>
        </w:rPr>
        <w:t xml:space="preserve"> degrees Celsius and 589 mm, respectively. </w:t>
      </w:r>
      <w:r w:rsidRPr="00CD7E08">
        <w:rPr>
          <w:lang w:val="en-US"/>
        </w:rPr>
        <w:t xml:space="preserve">Averaged across the trial site, </w:t>
      </w:r>
      <w:commentRangeStart w:id="2"/>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2"/>
      <w:r w:rsidRPr="00CD7E08">
        <w:rPr>
          <w:lang w:val="da-DK"/>
        </w:rPr>
        <w:commentReference w:id="2"/>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w:t>
      </w:r>
      <w:proofErr w:type="gramStart"/>
      <w:r w:rsidRPr="00CD7E08">
        <w:rPr>
          <w:lang w:val="en-US"/>
        </w:rPr>
        <w:t>)</w:t>
      </w:r>
      <w:proofErr w:type="gramEnd"/>
      <w:r w:rsidRPr="00CD7E08">
        <w:rPr>
          <w:lang w:val="en-US"/>
        </w:rPr>
        <w:t xml:space="preserve">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 xml:space="preserve">L.) </w:t>
      </w:r>
      <w:proofErr w:type="gramStart"/>
      <w:r w:rsidRPr="00CD7E08">
        <w:rPr>
          <w:lang w:val="en-US"/>
        </w:rPr>
        <w:t>sown</w:t>
      </w:r>
      <w:proofErr w:type="gramEnd"/>
      <w:r w:rsidRPr="00CD7E08">
        <w:rPr>
          <w:lang w:val="en-US"/>
        </w:rPr>
        <w:t xml:space="preserve"> 19 April 2018, spring oat (</w:t>
      </w:r>
      <w:r w:rsidRPr="00CD7E08">
        <w:rPr>
          <w:i/>
          <w:iCs/>
          <w:lang w:val="en-US"/>
        </w:rPr>
        <w:t>Avena sativa</w:t>
      </w:r>
      <w:r w:rsidRPr="00CD7E08">
        <w:rPr>
          <w:lang w:val="en-US"/>
        </w:rPr>
        <w:t xml:space="preserve"> L.) </w:t>
      </w:r>
      <w:proofErr w:type="gramStart"/>
      <w:r w:rsidRPr="00CD7E08">
        <w:rPr>
          <w:lang w:val="en-US"/>
        </w:rPr>
        <w:t>sown</w:t>
      </w:r>
      <w:proofErr w:type="gramEnd"/>
      <w:r w:rsidRPr="00CD7E08">
        <w:rPr>
          <w:lang w:val="en-US"/>
        </w:rPr>
        <w:t xml:space="preserve"> 4 April 2019 and faba beans (</w:t>
      </w:r>
      <w:r w:rsidRPr="00CD7E08">
        <w:rPr>
          <w:i/>
          <w:iCs/>
          <w:lang w:val="en-US"/>
        </w:rPr>
        <w:t>Vicia faba</w:t>
      </w:r>
      <w:r w:rsidRPr="00CD7E08">
        <w:rPr>
          <w:lang w:val="en-US"/>
        </w:rPr>
        <w:t xml:space="preserve"> L.) </w:t>
      </w:r>
      <w:proofErr w:type="gramStart"/>
      <w:r w:rsidRPr="00CD7E08">
        <w:rPr>
          <w:lang w:val="en-US"/>
        </w:rPr>
        <w:t>sown</w:t>
      </w:r>
      <w:proofErr w:type="gramEnd"/>
      <w:r w:rsidRPr="00CD7E08">
        <w:rPr>
          <w:lang w:val="en-US"/>
        </w:rPr>
        <w:t xml:space="preserve"> 15 April 2020. Detailed tables and a visual of the study’s agronomic management are presented in supplemental </w:t>
      </w:r>
      <w:proofErr w:type="gramStart"/>
      <w:r w:rsidRPr="00CD7E08">
        <w:rPr>
          <w:lang w:val="en-US"/>
        </w:rPr>
        <w:t>material, but</w:t>
      </w:r>
      <w:proofErr w:type="gramEnd"/>
      <w:r w:rsidRPr="00CD7E08">
        <w:rPr>
          <w:lang w:val="en-US"/>
        </w:rPr>
        <w:t xml:space="preserve"> are </w:t>
      </w:r>
      <w:proofErr w:type="gramStart"/>
      <w:r w:rsidRPr="00CD7E08">
        <w:rPr>
          <w:lang w:val="en-US"/>
        </w:rPr>
        <w:t>described here</w:t>
      </w:r>
      <w:proofErr w:type="gramEnd"/>
      <w:r w:rsidRPr="00CD7E08">
        <w:rPr>
          <w:lang w:val="en-US"/>
        </w:rPr>
        <w:t xml:space="preserve"> briefly. </w:t>
      </w:r>
    </w:p>
    <w:p w14:paraId="0AC6131F" w14:textId="1ABD12F3" w:rsidR="00BA7F3D" w:rsidRDefault="00BA7F3D" w:rsidP="00045088">
      <w:pPr>
        <w:spacing w:line="360" w:lineRule="auto"/>
        <w:rPr>
          <w:b/>
          <w:bCs/>
        </w:rPr>
      </w:pPr>
      <w:proofErr w:type="gramStart"/>
      <w:r w:rsidRPr="003C7F19">
        <w:rPr>
          <w:b/>
          <w:bCs/>
        </w:rPr>
        <w:t xml:space="preserve">2.1.1  </w:t>
      </w:r>
      <w:r w:rsidR="001A455C">
        <w:rPr>
          <w:b/>
          <w:bCs/>
        </w:rPr>
        <w:t>Study</w:t>
      </w:r>
      <w:proofErr w:type="gramEnd"/>
      <w:r w:rsidR="001A455C">
        <w:rPr>
          <w:b/>
          <w:bCs/>
        </w:rPr>
        <w:t xml:space="preserve"> design</w:t>
      </w:r>
    </w:p>
    <w:p w14:paraId="6AB91BA3" w14:textId="2C59E40B" w:rsidR="001A455C" w:rsidRPr="001A455C" w:rsidRDefault="001A455C" w:rsidP="001A455C">
      <w:pPr>
        <w:spacing w:line="360" w:lineRule="auto"/>
        <w:rPr>
          <w:lang w:val="en-US"/>
        </w:rPr>
      </w:pPr>
      <w:proofErr w:type="gramStart"/>
      <w:r w:rsidRPr="001A455C">
        <w:rPr>
          <w:lang w:val="en-US"/>
        </w:rPr>
        <w:lastRenderedPageBreak/>
        <w:t>For the purpose of</w:t>
      </w:r>
      <w:proofErr w:type="gramEnd"/>
      <w:r w:rsidRPr="001A455C">
        <w:rPr>
          <w:lang w:val="en-US"/>
        </w:rPr>
        <w:t xml:space="preserve">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proofErr w:type="gramStart"/>
      <w:r w:rsidRPr="003C7F19">
        <w:rPr>
          <w:b/>
          <w:bCs/>
        </w:rPr>
        <w:t>2.1.</w:t>
      </w:r>
      <w:r>
        <w:rPr>
          <w:b/>
          <w:bCs/>
        </w:rPr>
        <w:t>2</w:t>
      </w:r>
      <w:r w:rsidRPr="003C7F19">
        <w:rPr>
          <w:b/>
          <w:bCs/>
        </w:rPr>
        <w:t xml:space="preserve">  </w:t>
      </w:r>
      <w:r w:rsidRPr="001A455C">
        <w:rPr>
          <w:b/>
          <w:bCs/>
          <w:lang w:val="en-US"/>
        </w:rPr>
        <w:t>Straw</w:t>
      </w:r>
      <w:proofErr w:type="gramEnd"/>
      <w:r w:rsidRPr="001A455C">
        <w:rPr>
          <w:b/>
          <w:bCs/>
          <w:lang w:val="en-US"/>
        </w:rPr>
        <w:t xml:space="preserve"> and tillage treatments</w:t>
      </w:r>
    </w:p>
    <w:p w14:paraId="1D52ABA7" w14:textId="4FFA85C1"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3"/>
      <w:r w:rsidRPr="001A455C">
        <w:rPr>
          <w:lang w:val="en-US"/>
        </w:rPr>
        <w:t>MACHINE</w:t>
      </w:r>
      <w:commentRangeEnd w:id="3"/>
      <w:r w:rsidRPr="001A455C">
        <w:rPr>
          <w:lang w:val="da-DK"/>
        </w:rPr>
        <w:commentReference w:id="3"/>
      </w:r>
      <w:r w:rsidRPr="001A455C">
        <w:rPr>
          <w:lang w:val="en-US"/>
        </w:rPr>
        <w:t>, resulting in removal of approximately 60% of the biomass (</w:t>
      </w:r>
      <w:commentRangeStart w:id="4"/>
      <w:r w:rsidRPr="001A455C">
        <w:rPr>
          <w:lang w:val="en-US"/>
        </w:rPr>
        <w:t>CITE a CENTS modelling study for this 60% assumption</w:t>
      </w:r>
      <w:commentRangeEnd w:id="4"/>
      <w:r w:rsidRPr="001A455C">
        <w:rPr>
          <w:lang w:val="da-DK"/>
        </w:rPr>
        <w:commentReference w:id="4"/>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w:t>
      </w:r>
      <w:proofErr w:type="gramStart"/>
      <w:r w:rsidRPr="001A455C">
        <w:rPr>
          <w:lang w:val="en-US"/>
        </w:rPr>
        <w:t xml:space="preserve">a </w:t>
      </w:r>
      <w:r w:rsidRPr="001A455C">
        <w:rPr>
          <w:vertAlign w:val="subscript"/>
          <w:lang w:val="en-US"/>
        </w:rPr>
        <w:t xml:space="preserve"> </w:t>
      </w:r>
      <w:r w:rsidRPr="001A455C">
        <w:t>Horsch</w:t>
      </w:r>
      <w:proofErr w:type="gramEnd"/>
      <w:r w:rsidRPr="001A455C">
        <w:t xml:space="preserve"> Terrano 3 FX stubble tine </w:t>
      </w:r>
      <w:proofErr w:type="gramStart"/>
      <w:r w:rsidRPr="001A455C">
        <w:t>cultivator  was</w:t>
      </w:r>
      <w:proofErr w:type="gramEnd"/>
      <w:r w:rsidRPr="001A455C">
        <w:t xml:space="preserve"> used to till to a depth </w:t>
      </w:r>
      <w:commentRangeStart w:id="5"/>
      <w:r w:rsidRPr="001A455C">
        <w:t>8-10 cm in the spring before cash crop planting</w:t>
      </w:r>
      <w:commentRangeEnd w:id="5"/>
      <w:r w:rsidRPr="001A455C">
        <w:rPr>
          <w:lang w:val="da-DK"/>
        </w:rPr>
        <w:commentReference w:id="5"/>
      </w:r>
      <w:r w:rsidRPr="001A455C">
        <w:t xml:space="preserve">. In both the no-till and surface tillage systems, crops were sown with a chisel coulter (Horsch Airseeder CO 3) with row spacings of 17.5 cm for spring oats, spring barley, and </w:t>
      </w:r>
      <w:commentRangeStart w:id="6"/>
      <w:r w:rsidRPr="001A455C">
        <w:t>faba beans</w:t>
      </w:r>
      <w:commentRangeEnd w:id="6"/>
      <w:r w:rsidRPr="001A455C">
        <w:rPr>
          <w:lang w:val="da-DK"/>
        </w:rPr>
        <w:commentReference w:id="6"/>
      </w:r>
      <w:r w:rsidRPr="001A455C">
        <w:t xml:space="preserve">. Row spacings were different for the inversion 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proofErr w:type="gramStart"/>
      <w:r w:rsidRPr="003C7F19">
        <w:rPr>
          <w:b/>
          <w:bCs/>
        </w:rPr>
        <w:t>2.1.</w:t>
      </w:r>
      <w:r>
        <w:rPr>
          <w:b/>
          <w:bCs/>
        </w:rPr>
        <w:t>3</w:t>
      </w:r>
      <w:r w:rsidRPr="003C7F19">
        <w:rPr>
          <w:b/>
          <w:bCs/>
        </w:rPr>
        <w:t xml:space="preserve">  </w:t>
      </w:r>
      <w:r>
        <w:rPr>
          <w:b/>
          <w:bCs/>
          <w:lang w:val="en-US"/>
        </w:rPr>
        <w:t>Cover</w:t>
      </w:r>
      <w:proofErr w:type="gramEnd"/>
      <w:r>
        <w:rPr>
          <w:b/>
          <w:bCs/>
          <w:lang w:val="en-US"/>
        </w:rPr>
        <w:t xml:space="preserve">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w:t>
      </w:r>
      <w:proofErr w:type="gramStart"/>
      <w:r w:rsidRPr="001A455C">
        <w:rPr>
          <w:lang w:val="en-US"/>
        </w:rPr>
        <w:lastRenderedPageBreak/>
        <w:t>2018,</w:t>
      </w:r>
      <w:proofErr w:type="gramEnd"/>
      <w:r w:rsidRPr="001A455C">
        <w:rPr>
          <w:lang w:val="en-US"/>
        </w:rPr>
        <w:t xml:space="preserve"> 2019 and were tracked until faba bean harvest in 2020. The sampling area for all measurements </w:t>
      </w:r>
      <w:proofErr w:type="gramStart"/>
      <w:r w:rsidRPr="001A455C">
        <w:rPr>
          <w:lang w:val="en-US"/>
        </w:rPr>
        <w:t>was located in</w:t>
      </w:r>
      <w:proofErr w:type="gramEnd"/>
      <w:r w:rsidRPr="001A455C">
        <w:rPr>
          <w:lang w:val="en-US"/>
        </w:rPr>
        <w:t xml:space="preserve">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r w:rsidRPr="001A455C">
              <w:rPr>
                <w:lang w:val="en-US"/>
              </w:rPr>
              <w:t>MixE</w:t>
            </w:r>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grass; Lolium perenne)</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w:t>
            </w:r>
            <w:r w:rsidR="006B4AC3" w:rsidRPr="001A455C">
              <w:rPr>
                <w:lang w:val="en-US"/>
              </w:rPr>
              <w:t>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r w:rsidRPr="001A455C">
              <w:rPr>
                <w:lang w:val="en-US"/>
              </w:rPr>
              <w:t>MixM</w:t>
            </w:r>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 xml:space="preserve">Broadcast into standing </w:t>
            </w:r>
            <w:proofErr w:type="gramStart"/>
            <w:r w:rsidRPr="001A455C">
              <w:rPr>
                <w:lang w:val="en-US"/>
              </w:rPr>
              <w:t>crop</w:t>
            </w:r>
            <w:proofErr w:type="gramEnd"/>
            <w:r w:rsidRPr="001A455C">
              <w:rPr>
                <w:lang w:val="en-US"/>
              </w:rPr>
              <w:t xml:space="preserve">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r w:rsidRPr="001A455C">
              <w:rPr>
                <w:lang w:val="en-US"/>
              </w:rPr>
              <w:t>RadM</w:t>
            </w:r>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r w:rsidRPr="001A455C">
              <w:rPr>
                <w:lang w:val="en-US"/>
              </w:rPr>
              <w:t>RadL</w:t>
            </w:r>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r w:rsidRPr="001A455C">
              <w:rPr>
                <w:lang w:val="en-US"/>
              </w:rPr>
              <w:t>NoCC</w:t>
            </w:r>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proofErr w:type="gramStart"/>
      <w:r w:rsidRPr="003C7F19">
        <w:rPr>
          <w:b/>
          <w:bCs/>
        </w:rPr>
        <w:t>2.1.</w:t>
      </w:r>
      <w:r>
        <w:rPr>
          <w:b/>
          <w:bCs/>
        </w:rPr>
        <w:t>4</w:t>
      </w:r>
      <w:r w:rsidRPr="003C7F19">
        <w:rPr>
          <w:b/>
          <w:bCs/>
        </w:rPr>
        <w:t xml:space="preserve">  </w:t>
      </w:r>
      <w:r>
        <w:rPr>
          <w:b/>
          <w:bCs/>
          <w:lang w:val="en-US"/>
        </w:rPr>
        <w:t>Fertilizer</w:t>
      </w:r>
      <w:proofErr w:type="gramEnd"/>
      <w:r>
        <w:rPr>
          <w:b/>
          <w:bCs/>
          <w:lang w:val="en-US"/>
        </w:rPr>
        <w:t xml:space="preserve">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w:t>
      </w:r>
      <w:r w:rsidRPr="001A455C">
        <w:lastRenderedPageBreak/>
        <w:t>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8"/>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w:t>
      </w:r>
      <w:proofErr w:type="gramStart"/>
      <w:r w:rsidRPr="001A455C">
        <w:rPr>
          <w:lang w:val="en-US"/>
        </w:rPr>
        <w:t>In order to</w:t>
      </w:r>
      <w:proofErr w:type="gramEnd"/>
      <w:r w:rsidRPr="001A455C">
        <w:rPr>
          <w:lang w:val="en-US"/>
        </w:rPr>
        <w:t xml:space="preserve">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proofErr w:type="gramStart"/>
      <w:r w:rsidRPr="003C7F19">
        <w:rPr>
          <w:b/>
          <w:bCs/>
        </w:rPr>
        <w:t>2.</w:t>
      </w:r>
      <w:r>
        <w:rPr>
          <w:b/>
          <w:bCs/>
        </w:rPr>
        <w:t>2</w:t>
      </w:r>
      <w:r w:rsidRPr="003C7F19">
        <w:rPr>
          <w:b/>
          <w:bCs/>
        </w:rPr>
        <w:t xml:space="preserve">.1  </w:t>
      </w:r>
      <w:r>
        <w:rPr>
          <w:b/>
          <w:bCs/>
        </w:rPr>
        <w:t>Crop</w:t>
      </w:r>
      <w:proofErr w:type="gramEnd"/>
      <w:r>
        <w:rPr>
          <w:b/>
          <w:bCs/>
        </w:rPr>
        <w:t xml:space="preserve">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proofErr w:type="gramStart"/>
      <w:r w:rsidRPr="003C7F19">
        <w:rPr>
          <w:b/>
          <w:bCs/>
        </w:rPr>
        <w:t>2.</w:t>
      </w:r>
      <w:r>
        <w:rPr>
          <w:b/>
          <w:bCs/>
        </w:rPr>
        <w:t>2</w:t>
      </w:r>
      <w:r w:rsidRPr="003C7F19">
        <w:rPr>
          <w:b/>
          <w:bCs/>
        </w:rPr>
        <w:t>.</w:t>
      </w:r>
      <w:r>
        <w:rPr>
          <w:b/>
          <w:bCs/>
        </w:rPr>
        <w:t>2</w:t>
      </w:r>
      <w:r w:rsidRPr="003C7F19">
        <w:rPr>
          <w:b/>
          <w:bCs/>
        </w:rPr>
        <w:t xml:space="preserve">  </w:t>
      </w:r>
      <w:r>
        <w:rPr>
          <w:b/>
          <w:bCs/>
        </w:rPr>
        <w:t>Fall</w:t>
      </w:r>
      <w:proofErr w:type="gramEnd"/>
      <w:r>
        <w:rPr>
          <w:b/>
          <w:bCs/>
        </w:rPr>
        <w:t xml:space="preserve">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lastRenderedPageBreak/>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lastRenderedPageBreak/>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4BA60EB0"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w:t>
      </w:r>
      <w:proofErr w:type="gramStart"/>
      <w:r w:rsidRPr="001A455C">
        <w:rPr>
          <w:lang w:val="en-US"/>
        </w:rPr>
        <w:t>’, ‘</w:t>
      </w:r>
      <w:proofErr w:type="gramEnd"/>
      <w:r w:rsidRPr="001A455C">
        <w:rPr>
          <w:lang w:val="en-US"/>
        </w:rPr>
        <w:t>volunteer’ or ‘other</w:t>
      </w:r>
      <w:r w:rsidR="006B4AC3">
        <w:rPr>
          <w:lang w:val="en-US"/>
        </w:rPr>
        <w:t>.</w:t>
      </w:r>
      <w:r w:rsidRPr="001A455C">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 xml:space="preserve">volunteers, and </w:t>
      </w:r>
      <w:proofErr w:type="gramStart"/>
      <w:r w:rsidR="006B4AC3">
        <w:rPr>
          <w:lang w:val="en-US"/>
        </w:rPr>
        <w:t>other</w:t>
      </w:r>
      <w:proofErr w:type="gramEnd"/>
      <w:r w:rsidRPr="001A455C">
        <w:rPr>
          <w:lang w:val="en-US"/>
        </w:rPr>
        <w:t xml:space="preserve"> in 2018. In 2019, biomass was only separated into two fractions (cover crops and </w:t>
      </w:r>
      <w:proofErr w:type="gramStart"/>
      <w:r w:rsidRPr="001A455C">
        <w:rPr>
          <w:lang w:val="en-US"/>
        </w:rPr>
        <w:t>other</w:t>
      </w:r>
      <w:proofErr w:type="gramEnd"/>
      <w:r w:rsidRPr="001A455C">
        <w:rPr>
          <w:lang w:val="en-US"/>
        </w:rPr>
        <w:t xml:space="preserve">,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lastRenderedPageBreak/>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 xml:space="preserve">ECOLOGICAL POTENTAIL VALUE, </w:t>
      </w:r>
      <w:proofErr w:type="gramStart"/>
      <w:r>
        <w:rPr>
          <w:b/>
          <w:bCs/>
          <w:lang w:val="en-US"/>
        </w:rPr>
        <w:t>take</w:t>
      </w:r>
      <w:proofErr w:type="gramEnd"/>
      <w:r>
        <w:rPr>
          <w:b/>
          <w:bCs/>
          <w:lang w:val="en-US"/>
        </w:rPr>
        <w:t xml:space="preserv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w:t>
      </w:r>
      <w:proofErr w:type="gramStart"/>
      <w:r w:rsidR="00AF5044">
        <w:t>effects</w:t>
      </w:r>
      <w:proofErr w:type="gramEnd"/>
      <w:r w:rsidR="00AF5044">
        <w:t xml:space="preserve"> structure to account for the nested experimental design</w:t>
      </w:r>
      <w:r w:rsidR="002314A6">
        <w:t xml:space="preserve"> using glmmTMB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multcomp package (CITE). </w:t>
      </w:r>
    </w:p>
    <w:p w14:paraId="007B2869" w14:textId="49D4C3CB" w:rsidR="001A455C" w:rsidRDefault="001C7F6C" w:rsidP="001C7F6C">
      <w:pPr>
        <w:spacing w:line="360" w:lineRule="auto"/>
      </w:pPr>
      <w:r w:rsidRPr="001C7F6C">
        <w:t>For the proportion of fall biomass, the cover crop proportion was modelled using glmmTMB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proofErr w:type="gramStart"/>
      <w:r w:rsidRPr="00D00706">
        <w:rPr>
          <w:b/>
          <w:bCs/>
        </w:rPr>
        <w:t>3  RESULTS</w:t>
      </w:r>
      <w:proofErr w:type="gramEnd"/>
    </w:p>
    <w:p w14:paraId="34205FB4" w14:textId="069B2DBA" w:rsidR="0053182E" w:rsidRDefault="007D24BE" w:rsidP="00045088">
      <w:pPr>
        <w:spacing w:line="360" w:lineRule="auto"/>
      </w:pPr>
      <w:r>
        <w:t>3.1 Weather and crop yields</w:t>
      </w:r>
    </w:p>
    <w:p w14:paraId="63BE67B5" w14:textId="1B540F89" w:rsidR="00DA570F" w:rsidRDefault="00953C94" w:rsidP="00045088">
      <w:pPr>
        <w:spacing w:line="360" w:lineRule="auto"/>
      </w:pPr>
      <w:r>
        <w:lastRenderedPageBreak/>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Look w:val="04A0" w:firstRow="1" w:lastRow="0" w:firstColumn="1" w:lastColumn="0" w:noHBand="0" w:noVBand="1"/>
      </w:tblPr>
      <w:tblGrid>
        <w:gridCol w:w="9016"/>
      </w:tblGrid>
      <w:tr w:rsidR="00F07C2C" w14:paraId="590C1A0F" w14:textId="77777777" w:rsidTr="00F07C2C">
        <w:tc>
          <w:tcPr>
            <w:tcW w:w="9016" w:type="dxa"/>
          </w:tcPr>
          <w:p w14:paraId="334A8DA4" w14:textId="3AC49E7D" w:rsidR="00CC097D" w:rsidRPr="00CC097D" w:rsidRDefault="00CC097D" w:rsidP="00CC097D">
            <w:pPr>
              <w:spacing w:line="360" w:lineRule="auto"/>
              <w:rPr>
                <w:lang w:val="da-DK"/>
              </w:rPr>
            </w:pPr>
            <w:r w:rsidRPr="00CC097D">
              <w:rPr>
                <w:lang w:val="da-DK"/>
              </w:rPr>
              <w:drawing>
                <wp:inline distT="0" distB="0" distL="0" distR="0" wp14:anchorId="7F351A9A" wp14:editId="4CF84B87">
                  <wp:extent cx="5570220" cy="4332256"/>
                  <wp:effectExtent l="0" t="0" r="0" b="0"/>
                  <wp:docPr id="756299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3127" cy="4334517"/>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F07C2C">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RadM) treatment producing significantly higher yields (asterisk) compared to the other treatments.</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Yields varied significantly by crop (p&lt;0.001) and by cover crop treatment (p&lt;0.001</w:t>
      </w:r>
      <w:proofErr w:type="gramStart"/>
      <w:r w:rsidRPr="00A75203">
        <w:t>), but</w:t>
      </w:r>
      <w:proofErr w:type="gramEnd"/>
      <w:r w:rsidRPr="00A75203">
        <w:t xml:space="preserve"> did not vary significantly by any other factors or their interactions. In 2018 spring barley yields averaged 4.07 Mg ha-1, in 2019 </w:t>
      </w:r>
      <w:r w:rsidR="000347C5">
        <w:t xml:space="preserve">spring </w:t>
      </w:r>
      <w:r w:rsidRPr="00A75203">
        <w:t>oat yields averaged 4.28 Mg ha-1, and in 2020 faba bean yields averaged 3.47 Mg ha-1.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024E2A60"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Look w:val="04A0" w:firstRow="1" w:lastRow="0" w:firstColumn="1" w:lastColumn="0" w:noHBand="0" w:noVBand="1"/>
      </w:tblPr>
      <w:tblGrid>
        <w:gridCol w:w="9016"/>
      </w:tblGrid>
      <w:tr w:rsidR="00F07C2C" w14:paraId="174270A8" w14:textId="77777777" w:rsidTr="00F07C2C">
        <w:tc>
          <w:tcPr>
            <w:tcW w:w="9016" w:type="dxa"/>
          </w:tcPr>
          <w:p w14:paraId="77E13F33" w14:textId="5C7B30A9" w:rsidR="00F07C2C" w:rsidRDefault="00950EEA" w:rsidP="00045088">
            <w:pPr>
              <w:spacing w:line="360" w:lineRule="auto"/>
            </w:pPr>
            <w:r>
              <w:rPr>
                <w:noProof/>
              </w:rPr>
              <w:drawing>
                <wp:inline distT="0" distB="0" distL="0" distR="0" wp14:anchorId="7D06B1C3" wp14:editId="4FC5F7DD">
                  <wp:extent cx="5612486" cy="4490113"/>
                  <wp:effectExtent l="0" t="0" r="7620" b="5715"/>
                  <wp:docPr id="1539333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33181" name="Picture 153933318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8269" cy="4494740"/>
                          </a:xfrm>
                          <a:prstGeom prst="rect">
                            <a:avLst/>
                          </a:prstGeom>
                        </pic:spPr>
                      </pic:pic>
                    </a:graphicData>
                  </a:graphic>
                </wp:inline>
              </w:drawing>
            </w:r>
          </w:p>
        </w:tc>
      </w:tr>
      <w:tr w:rsidR="00F07C2C" w14:paraId="7616A73E" w14:textId="77777777" w:rsidTr="00F07C2C">
        <w:tc>
          <w:tcPr>
            <w:tcW w:w="9016" w:type="dxa"/>
          </w:tcPr>
          <w:p w14:paraId="6AE88A83" w14:textId="1A5814A8" w:rsidR="00F07C2C" w:rsidRPr="00F07C2C" w:rsidRDefault="00F07C2C" w:rsidP="00AF5044">
            <w:pPr>
              <w:rPr>
                <w:i/>
                <w:iCs/>
              </w:rPr>
            </w:pPr>
            <w:r w:rsidRPr="00F07C2C">
              <w:rPr>
                <w:i/>
                <w:iCs/>
              </w:rPr>
              <w:lastRenderedPageBreak/>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AF5044">
              <w:rPr>
                <w:i/>
                <w:iCs/>
              </w:rPr>
              <w:t xml:space="preserve">Total fall ground cover averaged </w:t>
            </w:r>
            <w:r w:rsidR="008302FF">
              <w:rPr>
                <w:i/>
                <w:iCs/>
              </w:rPr>
              <w:t>25</w:t>
            </w:r>
            <w:r w:rsidR="00AF5044">
              <w:rPr>
                <w:i/>
                <w:iCs/>
              </w:rPr>
              <w:t>% and consisted mainly of cash crop volunteers and cover crops, mirroring the fall biomass measurements.</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t>3.2.2 Cover</w:t>
      </w:r>
    </w:p>
    <w:p w14:paraId="56C0BF29" w14:textId="2BE41CE1"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differed by year (p=0.03)</w:t>
      </w:r>
      <w:r w:rsidR="00AF348D">
        <w:t xml:space="preserve"> with a mean of 2</w:t>
      </w:r>
      <w:r w:rsidR="008B07A4">
        <w:t>3</w:t>
      </w:r>
      <w:r w:rsidR="00AF348D">
        <w:t>% (SE:2%) soil exposure</w:t>
      </w:r>
      <w:r w:rsidR="008B07A4">
        <w:t xml:space="preserve"> in 2018 and 30% (SE:3%) in 2019</w:t>
      </w:r>
      <w:r>
        <w:t xml:space="preserve">. </w:t>
      </w:r>
      <w:r w:rsidR="00AF348D">
        <w:t xml:space="preserve">Overall, cover crop species contributed an average of 15% of the fall ground cover,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175BCC64" w14:textId="0CBE15D6" w:rsidR="005C0BB4" w:rsidRPr="005C0BB4" w:rsidRDefault="009A55B2" w:rsidP="00045088">
      <w:pPr>
        <w:spacing w:line="360" w:lineRule="auto"/>
        <w:rPr>
          <w:lang w:val="en-US"/>
        </w:rPr>
      </w:pPr>
      <w:r>
        <w:rPr>
          <w:lang w:val="en-US"/>
        </w:rPr>
        <w:t>STOPPED________________________________________</w:t>
      </w:r>
    </w:p>
    <w:p w14:paraId="5050B1A4" w14:textId="4C3D108B" w:rsidR="007D24BE" w:rsidRDefault="007D24BE" w:rsidP="00045088">
      <w:pPr>
        <w:spacing w:line="360" w:lineRule="auto"/>
      </w:pPr>
      <w:r>
        <w:t>3.2.3 Community</w:t>
      </w:r>
    </w:p>
    <w:p w14:paraId="25D8B1AB" w14:textId="3B42003A" w:rsidR="00EA65A3" w:rsidRDefault="008302FF" w:rsidP="00045088">
      <w:pPr>
        <w:spacing w:line="360" w:lineRule="auto"/>
      </w:pPr>
      <w:r>
        <w:t>Communities were most strongly dictated by year of measurement</w:t>
      </w:r>
      <w:r w:rsidR="00EA65A3">
        <w:t xml:space="preserve"> because the species of the crop volunteer varied by year. Model fit and convergence was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mix treatments (MixE and MixM) had communities distinct from the two radish treatments (RadM and RadL), with the NoCC communities being more </w:t>
      </w:r>
      <w:proofErr w:type="gramStart"/>
      <w:r w:rsidR="00041F28">
        <w:t>similar to</w:t>
      </w:r>
      <w:proofErr w:type="gramEnd"/>
      <w:r w:rsidR="00041F28">
        <w:t xml:space="preserve"> the mix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3346D217"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 </w:t>
            </w:r>
            <w:r w:rsidR="009133AC" w:rsidRPr="00D86704">
              <w:rPr>
                <w:i/>
                <w:iCs/>
              </w:rPr>
              <w:t>(Bottom)</w:t>
            </w:r>
            <w:r w:rsidR="009133AC">
              <w:t xml:space="preserve"> Radish cover crop systems (RadM, RadL) had the highest potential ecosystem value, with the mixes (MixE, MixM) and NoCC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7815ADC7" w14:textId="3AA6F56F" w:rsidR="00041F28"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The MixE community had 1</w:t>
      </w:r>
      <w:r w:rsidR="006804BA">
        <w:t>.</w:t>
      </w:r>
      <w:r>
        <w:t>4 (SE:</w:t>
      </w:r>
      <w:r w:rsidR="006804BA">
        <w:t>0.</w:t>
      </w:r>
      <w:r w:rsidR="006D5A73">
        <w:t>2</w:t>
      </w:r>
      <w:r w:rsidR="006804BA">
        <w:t xml:space="preserve">, </w:t>
      </w:r>
      <w:r w:rsidR="006804BA">
        <w:t>p=0.02</w:t>
      </w:r>
      <w:r>
        <w:t>) and 1</w:t>
      </w:r>
      <w:r w:rsidR="006804BA">
        <w:t>.</w:t>
      </w:r>
      <w:r>
        <w:t>5</w:t>
      </w:r>
      <w:r w:rsidR="006804BA">
        <w:t xml:space="preserve"> (SE:0.</w:t>
      </w:r>
      <w:r w:rsidR="006D5A73">
        <w:t>2</w:t>
      </w:r>
      <w:r w:rsidR="006804BA">
        <w:t xml:space="preserve">, </w:t>
      </w:r>
      <w:r w:rsidR="006804BA">
        <w:t>p&lt;0.001</w:t>
      </w:r>
      <w:r w:rsidR="006804BA">
        <w:t xml:space="preserve">) </w:t>
      </w:r>
      <w:r w:rsidR="006D5A73">
        <w:t xml:space="preserve">times </w:t>
      </w:r>
      <w:r w:rsidR="006804BA">
        <w:t xml:space="preserve">more species compared to the RadL and RadM communities, respectively, but the number of species in all other cover crop treatment comparisons were </w:t>
      </w:r>
      <w:r w:rsidR="006804BA">
        <w:lastRenderedPageBreak/>
        <w:t xml:space="preserve">not significantly different. </w:t>
      </w:r>
      <w:r w:rsidR="00041F28">
        <w:t>Radish species were estimated to have the highest ecological value</w:t>
      </w:r>
      <w:r w:rsidR="00602B25">
        <w:t xml:space="preserve"> while spring barley and spring oat volunteers had no value (supplemental material),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TAROF, LAMSS)</w:t>
      </w:r>
      <w:r w:rsidR="00EC5CCC">
        <w:t xml:space="preserve"> that were absent in the radish systems, </w:t>
      </w:r>
      <w:r w:rsidR="00602B25">
        <w:t>the</w:t>
      </w:r>
      <w:r w:rsidR="00EC5CCC">
        <w:t>se high-value species had</w:t>
      </w:r>
      <w:r w:rsidR="00602B25">
        <w:t xml:space="preserve"> small contributions to the percent </w:t>
      </w:r>
      <w:proofErr w:type="gramStart"/>
      <w:r w:rsidR="00602B25">
        <w:t>coverage, and</w:t>
      </w:r>
      <w:proofErr w:type="gramEnd"/>
      <w:r w:rsidR="00602B25">
        <w:t xml:space="preserve"> therefore did not result in high estimated </w:t>
      </w:r>
      <w:r w:rsidR="009133AC">
        <w:t xml:space="preserve">ecosystem potential. </w:t>
      </w:r>
    </w:p>
    <w:p w14:paraId="198DB993" w14:textId="0C1D1C38" w:rsidR="00041F28" w:rsidRDefault="006D5A73" w:rsidP="00045088">
      <w:pPr>
        <w:spacing w:line="360" w:lineRule="auto"/>
      </w:pPr>
      <w:r>
        <w:t>---stopped</w:t>
      </w:r>
      <w:r w:rsidR="00CA2FBE">
        <w:t>!!!!!!!!!!!!!!!!!!!!!!!!!!!!!!!!!!!!!1</w:t>
      </w:r>
    </w:p>
    <w:p w14:paraId="19BD8C5C" w14:textId="5D08A97E" w:rsidR="007D24BE" w:rsidRDefault="007D24BE" w:rsidP="00045088">
      <w:pPr>
        <w:spacing w:line="360" w:lineRule="auto"/>
      </w:pPr>
      <w:r>
        <w:t>3.3 Spring weed counts</w:t>
      </w:r>
    </w:p>
    <w:p w14:paraId="6065DDDF" w14:textId="77777777" w:rsidR="007D24BE" w:rsidRDefault="007D24BE"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w:t>
      </w:r>
      <w:r w:rsidRPr="00045088">
        <w:lastRenderedPageBreak/>
        <w:t xml:space="preserve">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Analyses of the cover of the four plant species in the boundary, crop edge and crop centre showed there were significant effects of the presence of the 6 m strip on A. sterilis in all three locations (Table 3).  Galium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proofErr w:type="gramStart"/>
      <w:r w:rsidRPr="003C7F19">
        <w:rPr>
          <w:b/>
          <w:bCs/>
        </w:rPr>
        <w:t>4  DISCUSSION</w:t>
      </w:r>
      <w:proofErr w:type="gramEnd"/>
    </w:p>
    <w:p w14:paraId="2B7D00A7" w14:textId="0FF60912" w:rsidR="0053182E" w:rsidRDefault="000347C5" w:rsidP="00045088">
      <w:pPr>
        <w:spacing w:line="360" w:lineRule="auto"/>
      </w:pPr>
      <w:r w:rsidRPr="00A75203">
        <w:t xml:space="preserve">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758ECCF3" w14:textId="77777777" w:rsidR="0053182E" w:rsidRPr="00045088" w:rsidRDefault="00E1366F" w:rsidP="00045088">
      <w:pPr>
        <w:spacing w:line="360" w:lineRule="auto"/>
      </w:pPr>
      <w:r w:rsidRPr="00045088">
        <w:lastRenderedPageBreak/>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w:t>
      </w:r>
      <w:proofErr w:type="gramStart"/>
      <w:r w:rsidR="0053182E" w:rsidRPr="00045088">
        <w:t>is a reflection of</w:t>
      </w:r>
      <w:proofErr w:type="gramEnd"/>
      <w:r w:rsidR="0053182E" w:rsidRPr="00045088">
        <w:t xml:space="preserve">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proofErr w:type="gramStart"/>
      <w:r w:rsidRPr="003C7F19">
        <w:rPr>
          <w:b/>
          <w:bCs/>
        </w:rPr>
        <w:t xml:space="preserve">4.1  </w:t>
      </w:r>
      <w:r w:rsidR="0053182E" w:rsidRPr="003C7F19">
        <w:rPr>
          <w:b/>
          <w:bCs/>
        </w:rPr>
        <w:t>Landscape</w:t>
      </w:r>
      <w:proofErr w:type="gramEnd"/>
      <w:r w:rsidR="0053182E" w:rsidRPr="003C7F19">
        <w:rPr>
          <w:b/>
          <w:bCs/>
        </w:rPr>
        <w:t>,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w:t>
      </w:r>
      <w:proofErr w:type="gramStart"/>
      <w:r w:rsidRPr="00045088">
        <w:t>recorded</w:t>
      </w:r>
      <w:proofErr w:type="gramEnd"/>
      <w:r w:rsidRPr="00045088">
        <w:t xml:space="preserve">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w:t>
      </w:r>
      <w:r w:rsidRPr="00045088">
        <w:lastRenderedPageBreak/>
        <w:t xml:space="preserve">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proofErr w:type="gramStart"/>
      <w:r w:rsidRPr="003C7F19">
        <w:rPr>
          <w:b/>
          <w:bCs/>
        </w:rPr>
        <w:t>5  CONCLUSIONS</w:t>
      </w:r>
      <w:proofErr w:type="gramEnd"/>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 xml:space="preserve">Under </w:t>
      </w:r>
      <w:proofErr w:type="gramStart"/>
      <w:r w:rsidRPr="00045088">
        <w:t>Acknowledgements</w:t>
      </w:r>
      <w:proofErr w:type="gramEnd"/>
      <w:r w:rsidRPr="00045088">
        <w:t xml:space="preserve">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0" w:name="_Hlk35339040"/>
    </w:p>
    <w:p w14:paraId="6F70A4C5" w14:textId="0FD83ED7" w:rsidR="003C7F19" w:rsidRDefault="003C7F19" w:rsidP="003C7F19">
      <w:pPr>
        <w:spacing w:line="360" w:lineRule="auto"/>
      </w:pPr>
      <w:r>
        <w:t xml:space="preserve">The Journal follows the Harvard reference style. In the text, cite authors' names followed by the date of publication, e.g. in the text Author and Author (1994) or in parentheses (Author and Author, 1994). Where there are three or more authors, the first author's name followed by </w:t>
      </w:r>
      <w:r>
        <w:lastRenderedPageBreak/>
        <w:t xml:space="preserve">et al. will suffice. Where more than one reference is </w:t>
      </w:r>
      <w:proofErr w:type="gramStart"/>
      <w:r>
        <w:t>cited</w:t>
      </w:r>
      <w:proofErr w:type="gramEnd"/>
      <w:r>
        <w:t xml:space="preserve"> they should be listed in chronological order. References to unpublished work should be cited only in the text as 'A. Author pers. comm.' or 'A. Author unpubl.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1"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Place: 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1"/>
      <w:r w:rsidRPr="00045088">
        <w:br/>
      </w:r>
      <w:bookmarkEnd w:id="10"/>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5"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6"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lastRenderedPageBreak/>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w:t>
      </w:r>
      <w:proofErr w:type="gramStart"/>
      <w:r w:rsidR="00E1366F" w:rsidRPr="00D00706">
        <w:rPr>
          <w:b/>
          <w:bCs/>
        </w:rPr>
        <w:t>1</w:t>
      </w:r>
      <w:r w:rsidR="00E1366F" w:rsidRPr="00045088">
        <w:t xml:space="preserve">  Canonical</w:t>
      </w:r>
      <w:proofErr w:type="gramEnd"/>
      <w:r w:rsidR="00E1366F" w:rsidRPr="00045088">
        <w:t xml:space="preserve">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7"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w:t>
      </w:r>
      <w:proofErr w:type="gramStart"/>
      <w:r w:rsidRPr="00045088">
        <w:t>to</w:t>
      </w:r>
      <w:proofErr w:type="gramEnd"/>
      <w:r w:rsidRPr="00045088">
        <w:t xml:space="preserve">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w:t>
      </w:r>
      <w:proofErr w:type="gramStart"/>
      <w:r w:rsidR="0053182E" w:rsidRPr="00D00706">
        <w:rPr>
          <w:b/>
          <w:bCs/>
        </w:rPr>
        <w:t>1</w:t>
      </w:r>
      <w:r w:rsidR="0053182E" w:rsidRPr="00045088">
        <w:t xml:space="preserve">  Mean</w:t>
      </w:r>
      <w:proofErr w:type="gramEnd"/>
      <w:r w:rsidR="0053182E" w:rsidRPr="00045088">
        <w:t xml:space="preserve">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w:t>
      </w:r>
      <w:proofErr w:type="gramStart"/>
      <w:r w:rsidRPr="00D00706">
        <w:rPr>
          <w:b/>
          <w:bCs/>
        </w:rPr>
        <w:t>2</w:t>
      </w:r>
      <w:r w:rsidRPr="00045088">
        <w:t xml:space="preserve">  Plant</w:t>
      </w:r>
      <w:proofErr w:type="gramEnd"/>
      <w:r w:rsidRPr="00045088">
        <w:t xml:space="preserve">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proofErr w:type="gramStart"/>
      <w:r w:rsidRPr="00045088">
        <w:t>Overall</w:t>
      </w:r>
      <w:proofErr w:type="gramEnd"/>
      <w:r w:rsidRPr="00045088">
        <w:t xml:space="preserve">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19"/>
      <w:footerReference w:type="default" r:id="rId20"/>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10-09T11:17:00Z" w:initials="VN">
    <w:p w14:paraId="38CB2CE0" w14:textId="77777777" w:rsidR="000043B8" w:rsidRDefault="000043B8" w:rsidP="000043B8">
      <w:pPr>
        <w:pStyle w:val="CommentText"/>
      </w:pPr>
      <w:r>
        <w:rPr>
          <w:rStyle w:val="CommentReference"/>
        </w:rPr>
        <w:annotationRef/>
      </w:r>
      <w:r>
        <w:t>Can I condense this?</w:t>
      </w:r>
    </w:p>
  </w:comment>
  <w:comment w:id="2"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3"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4"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5"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1D7A512E" w14:textId="77777777"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CB2CE0" w15:done="0"/>
  <w15:commentEx w15:paraId="03CF345F" w15:done="0"/>
  <w15:commentEx w15:paraId="078FEAD5" w15:done="0"/>
  <w15:commentEx w15:paraId="37309398" w15:done="0"/>
  <w15:commentEx w15:paraId="5D9AFA1F" w15:done="0"/>
  <w15:commentEx w15:paraId="1D7A512E"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E959A8" w16cex:dateUtc="2025-10-09T09:17:00Z"/>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CB2CE0" w16cid:durableId="0EE959A8"/>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4B52F4" w14:textId="77777777" w:rsidR="001E79BC" w:rsidRDefault="001E79BC">
      <w:r>
        <w:separator/>
      </w:r>
    </w:p>
  </w:endnote>
  <w:endnote w:type="continuationSeparator" w:id="0">
    <w:p w14:paraId="748B063C" w14:textId="77777777" w:rsidR="001E79BC" w:rsidRDefault="001E7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1EF23" w14:textId="77777777" w:rsidR="001E79BC" w:rsidRDefault="001E79BC">
      <w:r>
        <w:separator/>
      </w:r>
    </w:p>
  </w:footnote>
  <w:footnote w:type="continuationSeparator" w:id="0">
    <w:p w14:paraId="41C66192" w14:textId="77777777" w:rsidR="001E79BC" w:rsidRDefault="001E79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47C5"/>
    <w:rsid w:val="00041F28"/>
    <w:rsid w:val="00045088"/>
    <w:rsid w:val="00057203"/>
    <w:rsid w:val="000B7E46"/>
    <w:rsid w:val="000C25A5"/>
    <w:rsid w:val="00126F2F"/>
    <w:rsid w:val="00197824"/>
    <w:rsid w:val="001A00CE"/>
    <w:rsid w:val="001A1339"/>
    <w:rsid w:val="001A455C"/>
    <w:rsid w:val="001B5010"/>
    <w:rsid w:val="001C52EB"/>
    <w:rsid w:val="001C7E86"/>
    <w:rsid w:val="001C7F6C"/>
    <w:rsid w:val="001E79BC"/>
    <w:rsid w:val="001F07F6"/>
    <w:rsid w:val="0022360D"/>
    <w:rsid w:val="00226AAF"/>
    <w:rsid w:val="002314A6"/>
    <w:rsid w:val="00231E9B"/>
    <w:rsid w:val="00274552"/>
    <w:rsid w:val="00276F65"/>
    <w:rsid w:val="002A08AE"/>
    <w:rsid w:val="002A5F86"/>
    <w:rsid w:val="002B6F1A"/>
    <w:rsid w:val="002C160E"/>
    <w:rsid w:val="002F485B"/>
    <w:rsid w:val="003479FB"/>
    <w:rsid w:val="00381089"/>
    <w:rsid w:val="0038548F"/>
    <w:rsid w:val="003C7F19"/>
    <w:rsid w:val="003E7CBF"/>
    <w:rsid w:val="00402490"/>
    <w:rsid w:val="00434E4D"/>
    <w:rsid w:val="00462BFF"/>
    <w:rsid w:val="004C06F7"/>
    <w:rsid w:val="004E1E8C"/>
    <w:rsid w:val="004F47C3"/>
    <w:rsid w:val="0053182E"/>
    <w:rsid w:val="00583A92"/>
    <w:rsid w:val="005B774F"/>
    <w:rsid w:val="005C0BB4"/>
    <w:rsid w:val="005F1FF2"/>
    <w:rsid w:val="00602B25"/>
    <w:rsid w:val="00604776"/>
    <w:rsid w:val="006067D9"/>
    <w:rsid w:val="00614437"/>
    <w:rsid w:val="0062645F"/>
    <w:rsid w:val="006804BA"/>
    <w:rsid w:val="00680EF7"/>
    <w:rsid w:val="00686048"/>
    <w:rsid w:val="006B4AC3"/>
    <w:rsid w:val="006C04E3"/>
    <w:rsid w:val="006C3DC0"/>
    <w:rsid w:val="006D5A73"/>
    <w:rsid w:val="006E36A2"/>
    <w:rsid w:val="006F3CE0"/>
    <w:rsid w:val="006F54D7"/>
    <w:rsid w:val="00733FC7"/>
    <w:rsid w:val="00763F20"/>
    <w:rsid w:val="007B00DA"/>
    <w:rsid w:val="007B2BE5"/>
    <w:rsid w:val="007C2B45"/>
    <w:rsid w:val="007D24BE"/>
    <w:rsid w:val="00802EF3"/>
    <w:rsid w:val="008141BB"/>
    <w:rsid w:val="008302FF"/>
    <w:rsid w:val="00842881"/>
    <w:rsid w:val="008877EC"/>
    <w:rsid w:val="008A45D0"/>
    <w:rsid w:val="008B07A4"/>
    <w:rsid w:val="008C1C95"/>
    <w:rsid w:val="008D2724"/>
    <w:rsid w:val="008E0AD1"/>
    <w:rsid w:val="009133AC"/>
    <w:rsid w:val="009432A7"/>
    <w:rsid w:val="00950EEA"/>
    <w:rsid w:val="00953C94"/>
    <w:rsid w:val="009915C2"/>
    <w:rsid w:val="009A3A5B"/>
    <w:rsid w:val="009A55B2"/>
    <w:rsid w:val="009A7EA2"/>
    <w:rsid w:val="009D06A0"/>
    <w:rsid w:val="00A20044"/>
    <w:rsid w:val="00A20B07"/>
    <w:rsid w:val="00A31C4F"/>
    <w:rsid w:val="00A62539"/>
    <w:rsid w:val="00A75203"/>
    <w:rsid w:val="00A90095"/>
    <w:rsid w:val="00A935FC"/>
    <w:rsid w:val="00AA2DBB"/>
    <w:rsid w:val="00AC574D"/>
    <w:rsid w:val="00AC6691"/>
    <w:rsid w:val="00AD04C7"/>
    <w:rsid w:val="00AE1EFC"/>
    <w:rsid w:val="00AF348D"/>
    <w:rsid w:val="00AF5044"/>
    <w:rsid w:val="00B2115D"/>
    <w:rsid w:val="00B76139"/>
    <w:rsid w:val="00B83835"/>
    <w:rsid w:val="00BA7F3D"/>
    <w:rsid w:val="00BB220E"/>
    <w:rsid w:val="00BD2394"/>
    <w:rsid w:val="00BF3618"/>
    <w:rsid w:val="00C10FAD"/>
    <w:rsid w:val="00C16073"/>
    <w:rsid w:val="00C23509"/>
    <w:rsid w:val="00C33AD4"/>
    <w:rsid w:val="00CA2FBE"/>
    <w:rsid w:val="00CB1BFB"/>
    <w:rsid w:val="00CC097D"/>
    <w:rsid w:val="00CC1AAD"/>
    <w:rsid w:val="00CC6C30"/>
    <w:rsid w:val="00CD19F2"/>
    <w:rsid w:val="00CD7E08"/>
    <w:rsid w:val="00CF198B"/>
    <w:rsid w:val="00CF1E52"/>
    <w:rsid w:val="00CF32A9"/>
    <w:rsid w:val="00D00706"/>
    <w:rsid w:val="00D066A5"/>
    <w:rsid w:val="00D34E34"/>
    <w:rsid w:val="00D52562"/>
    <w:rsid w:val="00D86704"/>
    <w:rsid w:val="00DA570F"/>
    <w:rsid w:val="00DB07CC"/>
    <w:rsid w:val="00DC3E09"/>
    <w:rsid w:val="00DC7880"/>
    <w:rsid w:val="00DE4D97"/>
    <w:rsid w:val="00DF07E9"/>
    <w:rsid w:val="00E1366F"/>
    <w:rsid w:val="00E41219"/>
    <w:rsid w:val="00E75CD1"/>
    <w:rsid w:val="00EA5B2A"/>
    <w:rsid w:val="00EA65A3"/>
    <w:rsid w:val="00EC5CCC"/>
    <w:rsid w:val="00EE1254"/>
    <w:rsid w:val="00F07C2C"/>
    <w:rsid w:val="00F36B54"/>
    <w:rsid w:val="00F87470"/>
    <w:rsid w:val="00F949F1"/>
    <w:rsid w:val="00FC4A4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media.wiley.com/assets/7130/52/SN_Sub2000_X_CoW.pdf" TargetMode="External"/><Relationship Id="rId2" Type="http://schemas.openxmlformats.org/officeDocument/2006/relationships/styles" Target="styles.xml"/><Relationship Id="rId16" Type="http://schemas.openxmlformats.org/officeDocument/2006/relationships/hyperlink" Target="http://www.refman.com/support/rmstyles.asp"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www.endnote.com/support/enstyles.asp"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416</TotalTime>
  <Pages>23</Pages>
  <Words>11641</Words>
  <Characters>71017</Characters>
  <Application>Microsoft Office Word</Application>
  <DocSecurity>0</DocSecurity>
  <Lines>591</Lines>
  <Paragraphs>164</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82494</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15</cp:revision>
  <cp:lastPrinted>2020-05-11T07:49:00Z</cp:lastPrinted>
  <dcterms:created xsi:type="dcterms:W3CDTF">2025-08-28T09:09:00Z</dcterms:created>
  <dcterms:modified xsi:type="dcterms:W3CDTF">2025-10-09T11:29:00Z</dcterms:modified>
</cp:coreProperties>
</file>